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C13D5" w14:textId="133681BC" w:rsidR="007F0795" w:rsidRDefault="00BA7736" w:rsidP="00BA7736">
      <w:pPr>
        <w:jc w:val="both"/>
      </w:pPr>
      <w:r>
        <w:t>NCKU-YAGEO Research Collaboration</w:t>
      </w:r>
    </w:p>
    <w:p w14:paraId="2C46CEAC" w14:textId="77777777" w:rsidR="00DD6EF7" w:rsidRDefault="00DD6EF7" w:rsidP="00DD6EF7">
      <w:pPr>
        <w:jc w:val="both"/>
      </w:pPr>
    </w:p>
    <w:p w14:paraId="686C48CB" w14:textId="534598D0" w:rsidR="007548CE" w:rsidRDefault="007548CE" w:rsidP="00DD6EF7">
      <w:pPr>
        <w:ind w:firstLine="567"/>
        <w:jc w:val="both"/>
      </w:pPr>
      <w:r>
        <w:t>The fabrication of MLCC</w:t>
      </w:r>
      <w:r w:rsidR="00DD6EF7">
        <w:t>s involves sever</w:t>
      </w:r>
      <w:r w:rsidR="00BA4E36">
        <w:t>al ceramic powder processing</w:t>
      </w:r>
      <w:r w:rsidR="00DD6EF7">
        <w:t xml:space="preserve"> including </w:t>
      </w:r>
      <w:r w:rsidR="00BA4E36">
        <w:t>the addition of polymeric binders that enhances the strength of formed ceramic powder</w:t>
      </w:r>
      <w:r w:rsidR="009731E2">
        <w:t xml:space="preserve">. As these polymers can give defects in the final ceramic product, they are then removed in later processing steps by decomposing them at elevated temperature into gas-phase products </w:t>
      </w:r>
      <w:r w:rsidR="005D3D2D">
        <w:fldChar w:fldCharType="begin"/>
      </w:r>
      <w:r w:rsidR="00484CC2">
        <w:instrText xml:space="preserve"> ADDIN EN.CITE &lt;EndNote&gt;&lt;Cite&gt;&lt;Author&gt;Feng &lt;/Author&gt;&lt;Year&gt;2002&lt;/Year&gt;&lt;RecNum&gt;462&lt;/RecNum&gt;&lt;DisplayText&gt;(1, 2)&lt;/DisplayText&gt;&lt;record&gt;&lt;rec-number&gt;462&lt;/rec-number&gt;&lt;foreign-keys&gt;&lt;key app="EN" db-id="eefxasp2gad5w1e0ssb5dp0h0f0aaw50zf2a" timestamp="1618830386" guid="ef351b30-1991-44e7-b86b-8e2d08a2e342"&gt;462&lt;/key&gt;&lt;/foreign-keys&gt;&lt;ref-type name="Journal Article"&gt;17&lt;/ref-type&gt;&lt;contributors&gt;&lt;authors&gt;&lt;author&gt;Feng , Z. C.&lt;/author&gt;&lt;author&gt;He, B.&lt;/author&gt;&lt;author&gt;Lombardo, S. J.&lt;/author&gt;&lt;/authors&gt;&lt;/contributors&gt;&lt;titles&gt;&lt;title&gt;Stress Distribution in Porous Ceramic Bodies During Binder Burnout&lt;/title&gt;&lt;secondary-title&gt;Journal of Applied Mechanics&lt;/secondary-title&gt;&lt;/titles&gt;&lt;periodical&gt;&lt;full-title&gt;Journal of Applied Mechanics&lt;/full-title&gt;&lt;/periodical&gt;&lt;pages&gt;497-501&lt;/pages&gt;&lt;volume&gt;69&lt;/volume&gt;&lt;number&gt;4&lt;/number&gt;&lt;dates&gt;&lt;year&gt;2002&lt;/year&gt;&lt;/dates&gt;&lt;isbn&gt;0021-8936&lt;/isbn&gt;&lt;urls&gt;&lt;related-urls&gt;&lt;url&gt;https://doi.org/10.1115/1.1460908&lt;/url&gt;&lt;/related-urls&gt;&lt;/urls&gt;&lt;electronic-resource-num&gt;10.1115/1.1460908&lt;/electronic-resource-num&gt;&lt;access-date&gt;4/19/2021&lt;/access-date&gt;&lt;/record&gt;&lt;/Cite&gt;&lt;Cite&gt;&lt;Author&gt;Incledon&lt;/Author&gt;&lt;Year&gt;2013&lt;/Year&gt;&lt;RecNum&gt;461&lt;/RecNum&gt;&lt;record&gt;&lt;rec-number&gt;461&lt;/rec-number&gt;&lt;foreign-keys&gt;&lt;key app="EN" db-id="eefxasp2gad5w1e0ssb5dp0h0f0aaw50zf2a" timestamp="1618823294" guid="2f5cdb40-34eb-4101-b26e-5b6a09474373"&gt;461&lt;/key&gt;&lt;/foreign-keys&gt;&lt;ref-type name="Journal Article"&gt;17&lt;/ref-type&gt;&lt;contributors&gt;&lt;authors&gt;&lt;author&gt;Matthew L. Incledon&lt;/author&gt;&lt;/authors&gt;&lt;/contributors&gt;&lt;titles&gt;&lt;title&gt;Modeling binder removal in ceramic compacts&lt;/title&gt;&lt;/titles&gt;&lt;keywords&gt;&lt;keyword&gt;Materials Science and Engineering&lt;/keyword&gt;&lt;keyword&gt;Binders (Materials)&lt;/keyword&gt;&lt;keyword&gt;Ceramic materials&lt;/keyword&gt;&lt;/keywords&gt;&lt;dates&gt;&lt;year&gt;2013&lt;/year&gt;&lt;/dates&gt;&lt;urls&gt;&lt;/urls&gt;&lt;electronic-resource-num&gt;https://doi.org/doi:10.7282/T3KH0KW7&lt;/electronic-resource-num&gt;&lt;language&gt;eng&lt;/language&gt;&lt;/record&gt;&lt;/Cite&gt;&lt;/EndNote&gt;</w:instrText>
      </w:r>
      <w:r w:rsidR="005D3D2D">
        <w:fldChar w:fldCharType="separate"/>
      </w:r>
      <w:r w:rsidR="005D3D2D">
        <w:rPr>
          <w:noProof/>
        </w:rPr>
        <w:t>(1, 2)</w:t>
      </w:r>
      <w:r w:rsidR="005D3D2D">
        <w:fldChar w:fldCharType="end"/>
      </w:r>
      <w:r w:rsidR="005D3D2D">
        <w:t xml:space="preserve">. </w:t>
      </w:r>
      <w:r w:rsidR="00945709">
        <w:t xml:space="preserve">MLCC binder burnout typically occurs by initially raising the temperature quickly to a level where binder burnout starts and is subsequently programmed at a very low constant rate up to a level where burnout is almost complete </w:t>
      </w:r>
      <w:r w:rsidR="00945709">
        <w:fldChar w:fldCharType="begin"/>
      </w:r>
      <w:r w:rsidR="00945709">
        <w:instrText xml:space="preserve"> ADDIN EN.CITE &lt;EndNote&gt;&lt;Cite&gt;&lt;Author&gt;Verweij&lt;/Author&gt;&lt;Year&gt;1990&lt;/Year&gt;&lt;RecNum&gt;465&lt;/RecNum&gt;&lt;DisplayText&gt;(3)&lt;/DisplayText&gt;&lt;record&gt;&lt;rec-number&gt;465&lt;/rec-number&gt;&lt;foreign-keys&gt;&lt;key app="EN" db-id="eefxasp2gad5w1e0ssb5dp0h0f0aaw50zf2a" timestamp="1618848809" guid="87134c23-6b1a-41c0-b11a-89aa5ea90655"&gt;465&lt;/key&gt;&lt;/foreign-keys&gt;&lt;ref-type name="Journal Article"&gt;17&lt;/ref-type&gt;&lt;contributors&gt;&lt;authors&gt;&lt;author&gt;Verweij, H.&lt;/author&gt;&lt;author&gt;Bruggink, W. H. M.&lt;/author&gt;&lt;/authors&gt;&lt;/contributors&gt;&lt;titles&gt;&lt;title&gt;Reaction-Controlled Binder Burnout of Ceramic Multilayer Capacitors&lt;/title&gt;&lt;secondary-title&gt;Journal of the American Ceramic Society&lt;/secondary-title&gt;&lt;/titles&gt;&lt;periodical&gt;&lt;full-title&gt;Journal of the American Ceramic Society&lt;/full-title&gt;&lt;/periodical&gt;&lt;pages&gt;226-231&lt;/pages&gt;&lt;volume&gt;73&lt;/volume&gt;&lt;number&gt;2&lt;/number&gt;&lt;dates&gt;&lt;year&gt;1990&lt;/year&gt;&lt;/dates&gt;&lt;publisher&gt;Wiley&lt;/publisher&gt;&lt;isbn&gt;0002-7820&lt;/isbn&gt;&lt;urls&gt;&lt;related-urls&gt;&lt;url&gt;https://dx.doi.org/10.1111/j.1151-2916.1990.tb06497.x&lt;/url&gt;&lt;/related-urls&gt;&lt;/urls&gt;&lt;electronic-resource-num&gt;10.1111/j.1151-2916.1990.tb06497.x&lt;/electronic-resource-num&gt;&lt;/record&gt;&lt;/Cite&gt;&lt;/EndNote&gt;</w:instrText>
      </w:r>
      <w:r w:rsidR="00945709">
        <w:fldChar w:fldCharType="separate"/>
      </w:r>
      <w:r w:rsidR="00945709">
        <w:rPr>
          <w:noProof/>
        </w:rPr>
        <w:t>(3)</w:t>
      </w:r>
      <w:r w:rsidR="00945709">
        <w:fldChar w:fldCharType="end"/>
      </w:r>
      <w:r w:rsidR="00945709">
        <w:t xml:space="preserve">. </w:t>
      </w:r>
      <w:r w:rsidR="00484CC2">
        <w:t>The binder burnout is a process that takes a long time and plays an important role in the defect formation of the ceramic body during the ceramic manufacturing process</w:t>
      </w:r>
      <w:r w:rsidR="002F6DB0">
        <w:t xml:space="preserve"> </w:t>
      </w:r>
      <w:r w:rsidR="002F6DB0">
        <w:fldChar w:fldCharType="begin"/>
      </w:r>
      <w:r w:rsidR="00945709">
        <w:instrText xml:space="preserve"> ADDIN EN.CITE &lt;EndNote&gt;&lt;Cite&gt;&lt;Author&gt;Liau&lt;/Author&gt;&lt;Year&gt;2005&lt;/Year&gt;&lt;RecNum&gt;463&lt;/RecNum&gt;&lt;DisplayText&gt;(4)&lt;/DisplayText&gt;&lt;record&gt;&lt;rec-number&gt;463&lt;/rec-number&gt;&lt;foreign-keys&gt;&lt;key app="EN" db-id="eefxasp2gad5w1e0ssb5dp0h0f0aaw50zf2a" timestamp="1618831043" guid="19fdbd1a-da93-4d1c-b9f7-aa39d995766e"&gt;463&lt;/key&gt;&lt;/foreign-keys&gt;&lt;ref-type name="Journal Article"&gt;17&lt;/ref-type&gt;&lt;contributors&gt;&lt;authors&gt;&lt;author&gt;Liau, Leo Chau-Kuang&lt;/author&gt;&lt;author&gt;Chiu, Chi-Chong&lt;/author&gt;&lt;/authors&gt;&lt;/contributors&gt;&lt;titles&gt;&lt;title&gt;Optimal Heating Strategies of Polymer Binder Burnout Process Using Dynamic Optimization Scheme&lt;/title&gt;&lt;secondary-title&gt;Industrial &amp;amp; Engineering Chemistry Research&lt;/secondary-title&gt;&lt;/titles&gt;&lt;periodical&gt;&lt;full-title&gt;Industrial &amp;amp; Engineering Chemistry Research&lt;/full-title&gt;&lt;/periodical&gt;&lt;pages&gt;4586-4593&lt;/pages&gt;&lt;volume&gt;44&lt;/volume&gt;&lt;number&gt;13&lt;/number&gt;&lt;dates&gt;&lt;year&gt;2005&lt;/year&gt;&lt;/dates&gt;&lt;publisher&gt;American Chemical Society (ACS)&lt;/publisher&gt;&lt;isbn&gt;0888-5885&lt;/isbn&gt;&lt;urls&gt;&lt;related-urls&gt;&lt;url&gt;https://dx.doi.org/10.1021/ie049143a&lt;/url&gt;&lt;/related-urls&gt;&lt;/urls&gt;&lt;electronic-resource-num&gt;10.1021/ie049143a&lt;/electronic-resource-num&gt;&lt;/record&gt;&lt;/Cite&gt;&lt;/EndNote&gt;</w:instrText>
      </w:r>
      <w:r w:rsidR="002F6DB0">
        <w:fldChar w:fldCharType="separate"/>
      </w:r>
      <w:r w:rsidR="00945709">
        <w:rPr>
          <w:noProof/>
        </w:rPr>
        <w:t>(4)</w:t>
      </w:r>
      <w:r w:rsidR="002F6DB0">
        <w:fldChar w:fldCharType="end"/>
      </w:r>
      <w:r w:rsidR="002F6DB0">
        <w:t xml:space="preserve">. </w:t>
      </w:r>
    </w:p>
    <w:p w14:paraId="3004487E" w14:textId="7054464A" w:rsidR="00D01E55" w:rsidRDefault="00D01E55" w:rsidP="00DD6EF7">
      <w:pPr>
        <w:ind w:firstLine="567"/>
        <w:jc w:val="both"/>
      </w:pPr>
      <w:r>
        <w:t>The residual pore might appear after binder burnout</w:t>
      </w:r>
      <w:r w:rsidR="005F0C1A">
        <w:t xml:space="preserve">. A pore structure created by the burnout process and a relationship between the pore structure and the burnout process are to be important for the reliability and dielectric property of MLCCs </w:t>
      </w:r>
      <w:r w:rsidR="005F0C1A">
        <w:fldChar w:fldCharType="begin"/>
      </w:r>
      <w:r w:rsidR="005F0C1A">
        <w:instrText xml:space="preserve"> ADDIN EN.CITE &lt;EndNote&gt;&lt;Cite&gt;&lt;Author&gt;Kim&lt;/Author&gt;&lt;Year&gt;2004&lt;/Year&gt;&lt;RecNum&gt;54&lt;/RecNum&gt;&lt;DisplayText&gt;(5)&lt;/DisplayText&gt;&lt;record&gt;&lt;rec-number&gt;54&lt;/rec-number&gt;&lt;foreign-keys&gt;&lt;key app="EN" db-id="rfe9pxt2mfz903eesdsvwapezefr2es200vp" timestamp="1618871769"&gt;54&lt;/key&gt;&lt;/foreign-keys&gt;&lt;ref-type name="Journal Article"&gt;17&lt;/ref-type&gt;&lt;contributors&gt;&lt;authors&gt;&lt;author&gt;Kim, Young-Kil&lt;/author&gt;&lt;author&gt;Jung, Yeon-Gil&lt;/author&gt;&lt;author&gt;Sung, T.&lt;/author&gt;&lt;author&gt;Kim, Dae-Hawn&lt;/author&gt;&lt;author&gt;Paik, Ungyu&lt;/author&gt;&lt;/authors&gt;&lt;/contributors&gt;&lt;titles&gt;&lt;title&gt;Influence of Burnout Process on Pore Structure and Burnout Microstructure in BaTiO3-Based Y5V Materials&lt;/title&gt;&lt;secondary-title&gt;Journal of Materials Processing Technology&lt;/secondary-title&gt;&lt;/titles&gt;&lt;periodical&gt;&lt;full-title&gt;Journal of Materials Processing Technology&lt;/full-title&gt;&lt;/periodical&gt;&lt;pages&gt;276-283&lt;/pages&gt;&lt;volume&gt;152&lt;/volume&gt;&lt;dates&gt;&lt;year&gt;2004&lt;/year&gt;&lt;pub-dates&gt;&lt;date&gt;10/01&lt;/date&gt;&lt;/pub-dates&gt;&lt;/dates&gt;&lt;urls&gt;&lt;/urls&gt;&lt;electronic-resource-num&gt;10.1016/j.jmatprotec.2004.04.244&lt;/electronic-resource-num&gt;&lt;/record&gt;&lt;/Cite&gt;&lt;/EndNote&gt;</w:instrText>
      </w:r>
      <w:r w:rsidR="005F0C1A">
        <w:fldChar w:fldCharType="separate"/>
      </w:r>
      <w:r w:rsidR="005F0C1A">
        <w:rPr>
          <w:noProof/>
        </w:rPr>
        <w:t>(5)</w:t>
      </w:r>
      <w:r w:rsidR="005F0C1A">
        <w:fldChar w:fldCharType="end"/>
      </w:r>
      <w:r w:rsidR="005F0C1A">
        <w:t>.</w:t>
      </w:r>
      <w:r>
        <w:t xml:space="preserve"> </w:t>
      </w:r>
      <w:r w:rsidR="00D2391C">
        <w:t xml:space="preserve">The pressure-driven gas-phase flow of the binder decomposition products can occur in bodies highly loaded with binder after interconnected porosity is created in the early stages of binder removal </w:t>
      </w:r>
      <w:r w:rsidR="00D2391C">
        <w:fldChar w:fldCharType="begin"/>
      </w:r>
      <w:r w:rsidR="00D2391C">
        <w:instrText xml:space="preserve"> ADDIN EN.CITE &lt;EndNote&gt;&lt;Cite&gt;&lt;Author&gt;Feng&lt;/Author&gt;&lt;Year&gt;2003&lt;/Year&gt;&lt;RecNum&gt;55&lt;/RecNum&gt;&lt;DisplayText&gt;(6)&lt;/DisplayText&gt;&lt;record&gt;&lt;rec-number&gt;55&lt;/rec-number&gt;&lt;foreign-keys&gt;&lt;key app="EN" db-id="rfe9pxt2mfz903eesdsvwapezefr2es200vp" timestamp="1618872135"&gt;55&lt;/key&gt;&lt;/foreign-keys&gt;&lt;ref-type name="Journal Article"&gt;17&lt;/ref-type&gt;&lt;contributors&gt;&lt;authors&gt;&lt;author&gt;Feng, Kai&lt;/author&gt;&lt;author&gt;Lombardo, Stephen J.&lt;/author&gt;&lt;/authors&gt;&lt;/contributors&gt;&lt;titles&gt;&lt;title&gt;Modeling of the Pressure Distribution in Three-Dimensional Porous Green Bodies during Binder Removal&lt;/title&gt;&lt;secondary-title&gt;Journal of the American Ceramic Society&lt;/secondary-title&gt;&lt;/titles&gt;&lt;periodical&gt;&lt;full-title&gt;Journal of the American Ceramic Society&lt;/full-title&gt;&lt;/periodical&gt;&lt;pages&gt;234-240&lt;/pages&gt;&lt;volume&gt;86&lt;/volume&gt;&lt;number&gt;2&lt;/number&gt;&lt;dates&gt;&lt;year&gt;2003&lt;/year&gt;&lt;/dates&gt;&lt;publisher&gt;Wiley&lt;/publisher&gt;&lt;isbn&gt;0002-7820&lt;/isbn&gt;&lt;urls&gt;&lt;related-urls&gt;&lt;url&gt;https://dx.doi.org/10.1111/j.1151-2916.2003.tb00005.x&lt;/url&gt;&lt;/related-urls&gt;&lt;/urls&gt;&lt;electronic-resource-num&gt;10.1111/j.1151-2916.2003.tb00005.x&lt;/electronic-resource-num&gt;&lt;/record&gt;&lt;/Cite&gt;&lt;/EndNote&gt;</w:instrText>
      </w:r>
      <w:r w:rsidR="00D2391C">
        <w:fldChar w:fldCharType="separate"/>
      </w:r>
      <w:r w:rsidR="00D2391C">
        <w:rPr>
          <w:noProof/>
        </w:rPr>
        <w:t>(6)</w:t>
      </w:r>
      <w:r w:rsidR="00D2391C">
        <w:fldChar w:fldCharType="end"/>
      </w:r>
      <w:r w:rsidR="00D2391C">
        <w:t>.</w:t>
      </w:r>
      <w:r w:rsidR="006001D1">
        <w:t xml:space="preserve"> Therefore, porosity </w:t>
      </w:r>
    </w:p>
    <w:p w14:paraId="60D2CA9E" w14:textId="4792E74E" w:rsidR="00484CC2" w:rsidRDefault="00DB2BEA" w:rsidP="00945709">
      <w:pPr>
        <w:tabs>
          <w:tab w:val="left" w:pos="2085"/>
        </w:tabs>
        <w:ind w:firstLine="567"/>
        <w:jc w:val="both"/>
      </w:pPr>
      <w:r>
        <w:t xml:space="preserve">From the perspective of </w:t>
      </w:r>
      <w:r w:rsidR="00117EBB">
        <w:t xml:space="preserve">environmental load reduction, it was stated that industries which involve ceramic industry produce about 40% of the greenhouse gas generated by energy consumption. The changes of energy consumption in ceramic industry is also higher than those iron and steel, paper and pulp, and chemical industries </w:t>
      </w:r>
      <w:r w:rsidR="00117EBB">
        <w:fldChar w:fldCharType="begin"/>
      </w:r>
      <w:r w:rsidR="00D2391C">
        <w:instrText xml:space="preserve"> ADDIN EN.CITE &lt;EndNote&gt;&lt;Cite&gt;&lt;Author&gt;Watari&lt;/Author&gt;&lt;Year&gt;2009&lt;/Year&gt;&lt;RecNum&gt;467&lt;/RecNum&gt;&lt;DisplayText&gt;(7)&lt;/DisplayText&gt;&lt;record&gt;&lt;rec-number&gt;467&lt;/rec-number&gt;&lt;foreign-keys&gt;&lt;key app="EN" db-id="eefxasp2gad5w1e0ssb5dp0h0f0aaw50zf2a" timestamp="1618854074" guid="4628bd10-03ea-495a-a25e-0c49b80d0708"&gt;467&lt;/key&gt;&lt;/foreign-keys&gt;&lt;ref-type name="Journal Article"&gt;17&lt;/ref-type&gt;&lt;contributors&gt;&lt;authors&gt;&lt;author&gt;Watari, Koji&lt;/author&gt;&lt;author&gt;Nagaoka, Takaaki&lt;/author&gt;&lt;author&gt;Sato, Kimiyasu&lt;/author&gt;&lt;author&gt;Hotta, Yuji&lt;/author&gt;&lt;/authors&gt;&lt;/contributors&gt;&lt;titles&gt;&lt;title&gt;A strategy to reduce energy usage in ceramic fabrication&lt;/title&gt;&lt;secondary-title&gt;Synthesiology English edition&lt;/secondary-title&gt;&lt;/titles&gt;&lt;periodical&gt;&lt;full-title&gt;Synthesiology English edition&lt;/full-title&gt;&lt;/periodical&gt;&lt;pages&gt;132-141&lt;/pages&gt;&lt;volume&gt;2&lt;/volume&gt;&lt;number&gt;2&lt;/number&gt;&lt;dates&gt;&lt;year&gt;2009&lt;/year&gt;&lt;/dates&gt;&lt;publisher&gt;The Editorial Committee of Synthesiology&lt;/publisher&gt;&lt;isbn&gt;1883-0978&lt;/isbn&gt;&lt;urls&gt;&lt;related-urls&gt;&lt;url&gt;https://dx.doi.org/10.5571/syntheng.2.132&lt;/url&gt;&lt;/related-urls&gt;&lt;/urls&gt;&lt;electronic-resource-num&gt;10.5571/syntheng.2.132&lt;/electronic-resource-num&gt;&lt;/record&gt;&lt;/Cite&gt;&lt;/EndNote&gt;</w:instrText>
      </w:r>
      <w:r w:rsidR="00117EBB">
        <w:fldChar w:fldCharType="separate"/>
      </w:r>
      <w:r w:rsidR="00D2391C">
        <w:rPr>
          <w:noProof/>
        </w:rPr>
        <w:t>(7)</w:t>
      </w:r>
      <w:r w:rsidR="00117EBB">
        <w:fldChar w:fldCharType="end"/>
      </w:r>
      <w:r w:rsidR="00117EBB">
        <w:t xml:space="preserve">. </w:t>
      </w:r>
      <w:r w:rsidR="00945709">
        <w:t xml:space="preserve"> </w:t>
      </w:r>
      <w:r w:rsidR="00E958CA">
        <w:t xml:space="preserve">Heat is necessary for the removal of the organic binder in the green body, the conversion of exhaust gas to vapor or carbon dioxide, and for the ceramic firing. Moreover, the energy efficiency is low. </w:t>
      </w:r>
      <w:r w:rsidR="00117EBB">
        <w:t>Therefore, optimizing the heating strategy is necessary to obtain better quality and a higher yield of the product.</w:t>
      </w:r>
      <w:r w:rsidR="00945709">
        <w:tab/>
      </w:r>
    </w:p>
    <w:p w14:paraId="095C688B" w14:textId="39ABECD5" w:rsidR="00E958CA" w:rsidRDefault="003579E3" w:rsidP="00D71B68">
      <w:pPr>
        <w:tabs>
          <w:tab w:val="left" w:pos="2085"/>
        </w:tabs>
        <w:ind w:firstLine="567"/>
        <w:jc w:val="both"/>
      </w:pPr>
      <w:r>
        <w:t xml:space="preserve">Superheated steam has been recognized as one method in heating and drying the ceramic materials. </w:t>
      </w:r>
      <w:r w:rsidR="000D5E79">
        <w:t xml:space="preserve">During the </w:t>
      </w:r>
      <w:r w:rsidR="008F5BC9">
        <w:t xml:space="preserve">whole process, the steam stays above its condensation temperature </w:t>
      </w:r>
      <w:r w:rsidR="008F5BC9">
        <w:fldChar w:fldCharType="begin"/>
      </w:r>
      <w:r w:rsidR="00D2391C">
        <w:instrText xml:space="preserve"> ADDIN EN.CITE &lt;EndNote&gt;&lt;Cite&gt;&lt;Author&gt;van Deventer&lt;/Author&gt;&lt;Year&gt;2001&lt;/Year&gt;&lt;RecNum&gt;468&lt;/RecNum&gt;&lt;DisplayText&gt;(8)&lt;/DisplayText&gt;&lt;record&gt;&lt;rec-number&gt;468&lt;/rec-number&gt;&lt;foreign-keys&gt;&lt;key app="EN" db-id="eefxasp2gad5w1e0ssb5dp0h0f0aaw50zf2a" timestamp="1618856904" guid="737a4185-b887-42e3-80d6-ab8950a53c25"&gt;468&lt;/key&gt;&lt;/foreign-keys&gt;&lt;ref-type name="Journal Article"&gt;17&lt;/ref-type&gt;&lt;contributors&gt;&lt;authors&gt;&lt;author&gt;van Deventer, Henk C.&lt;/author&gt;&lt;author&gt;Heijmans, Ruud M. H.&lt;/author&gt;&lt;/authors&gt;&lt;/contributors&gt;&lt;titles&gt;&lt;title&gt;DRYING WITH SUPERHEATED STEAM&lt;/title&gt;&lt;secondary-title&gt;Drying Technology&lt;/secondary-title&gt;&lt;/titles&gt;&lt;periodical&gt;&lt;full-title&gt;Drying Technology&lt;/full-title&gt;&lt;/periodical&gt;&lt;pages&gt;2033-2045&lt;/pages&gt;&lt;volume&gt;19&lt;/volume&gt;&lt;number&gt;8&lt;/number&gt;&lt;dates&gt;&lt;year&gt;2001&lt;/year&gt;&lt;pub-dates&gt;&lt;date&gt;2001/08/31&lt;/date&gt;&lt;/pub-dates&gt;&lt;/dates&gt;&lt;publisher&gt;Taylor &amp;amp; Francis&lt;/publisher&gt;&lt;isbn&gt;0737-3937&lt;/isbn&gt;&lt;urls&gt;&lt;related-urls&gt;&lt;url&gt;https://www.tandfonline.com/doi/abs/10.1081/DRT-100107287&lt;/url&gt;&lt;/related-urls&gt;&lt;/urls&gt;&lt;electronic-resource-num&gt;10.1081/DRT-100107287&lt;/electronic-resource-num&gt;&lt;/record&gt;&lt;/Cite&gt;&lt;/EndNote&gt;</w:instrText>
      </w:r>
      <w:r w:rsidR="008F5BC9">
        <w:fldChar w:fldCharType="separate"/>
      </w:r>
      <w:r w:rsidR="00D2391C">
        <w:rPr>
          <w:noProof/>
        </w:rPr>
        <w:t>(8)</w:t>
      </w:r>
      <w:r w:rsidR="008F5BC9">
        <w:fldChar w:fldCharType="end"/>
      </w:r>
      <w:r w:rsidR="008F5BC9">
        <w:t xml:space="preserve">. </w:t>
      </w:r>
      <w:r w:rsidR="00D71B68">
        <w:t xml:space="preserve">The superheated system is enclosed and reuses the same steam and heat to dry the part. Superheated steam has some advantages over drying the ceramics with hot air. Superheated steam has a higher capacity and much higher heat transfer quotient. The ceramics can also be dried more evenly throughout its volume at the same rate. Drying with superheated steam is also more efficient in usage of energy and time. Less enthalpy is lost with superheated steam since a new air supply is not continuously heated as with a hot air dryer. The drying cycle is also shorter for superheated steam, thereby requiring less energy. </w:t>
      </w:r>
      <w:r w:rsidR="008F5BC9">
        <w:t>Possible emissions from the drying process, presented in the drying medium, can be effectively removed by condensation.</w:t>
      </w:r>
    </w:p>
    <w:p w14:paraId="7B4EC9D1" w14:textId="2CD2E9AB" w:rsidR="007548CE" w:rsidRDefault="00897E3B" w:rsidP="00BA7736">
      <w:pPr>
        <w:ind w:firstLine="567"/>
        <w:jc w:val="both"/>
      </w:pPr>
      <w:r>
        <w:t>As one of fluidic devices, superheated steam machine has significant influences on overall performance of things such as rate of mass/heat transfer, conversion, or choice of reaction. Flow maldistribution is generally caused by poor design and imprecise fabrication of the distributor</w:t>
      </w:r>
      <w:r w:rsidR="00431672">
        <w:t xml:space="preserve"> </w:t>
      </w:r>
      <w:r w:rsidR="00431672">
        <w:fldChar w:fldCharType="begin"/>
      </w:r>
      <w:r w:rsidR="00D2391C">
        <w:instrText xml:space="preserve"> ADDIN EN.CITE &lt;EndNote&gt;&lt;Cite&gt;&lt;Author&gt;Poursaeidi&lt;/Author&gt;&lt;Year&gt;2011&lt;/Year&gt;&lt;RecNum&gt;52&lt;/RecNum&gt;&lt;DisplayText&gt;(9)&lt;/DisplayText&gt;&lt;record&gt;&lt;rec-number&gt;52&lt;/rec-number&gt;&lt;foreign-keys&gt;&lt;key app="EN" db-id="rfe9pxt2mfz903eesdsvwapezefr2es200vp" timestamp="1618870588"&gt;52&lt;/key&gt;&lt;/foreign-keys&gt;&lt;ref-type name="Journal Article"&gt;17&lt;/ref-type&gt;&lt;contributors&gt;&lt;authors&gt;&lt;author&gt;Poursaeidi, Esmaeil&lt;/author&gt;&lt;author&gt;Arablu, Masoud&lt;/author&gt;&lt;/authors&gt;&lt;/contributors&gt;&lt;titles&gt;&lt;title&gt;Using CFD to Study Combustion and Steam Flow Distribution Effects on Reheater Tubes Operation&lt;/title&gt;&lt;secondary-title&gt;Journal of Fluids Engineering&lt;/secondary-title&gt;&lt;/titles&gt;&lt;periodical&gt;&lt;full-title&gt;Journal of Fluids Engineering&lt;/full-title&gt;&lt;/periodical&gt;&lt;pages&gt;051303&lt;/pages&gt;&lt;volume&gt;133&lt;/volume&gt;&lt;number&gt;5&lt;/number&gt;&lt;dates&gt;&lt;year&gt;2011&lt;/year&gt;&lt;/dates&gt;&lt;publisher&gt;ASME International&lt;/publisher&gt;&lt;isbn&gt;0098-2202&lt;/isbn&gt;&lt;urls&gt;&lt;related-urls&gt;&lt;url&gt;https://dx.doi.org/10.1115/1.4004081&lt;/url&gt;&lt;/related-urls&gt;&lt;/urls&gt;&lt;electronic-resource-num&gt;10.1115/1.4004081&lt;/electronic-resource-num&gt;&lt;/record&gt;&lt;/Cite&gt;&lt;/EndNote&gt;</w:instrText>
      </w:r>
      <w:r w:rsidR="00431672">
        <w:fldChar w:fldCharType="separate"/>
      </w:r>
      <w:r w:rsidR="00D2391C">
        <w:rPr>
          <w:noProof/>
        </w:rPr>
        <w:t>(9)</w:t>
      </w:r>
      <w:r w:rsidR="00431672">
        <w:fldChar w:fldCharType="end"/>
      </w:r>
      <w:r>
        <w:t xml:space="preserve">. </w:t>
      </w:r>
      <w:r w:rsidR="00431672">
        <w:t xml:space="preserve">The advances in computational fluid dynamics (CFD) over years and the rise of computing power, allow one to solve the governing equations of fluid dynamics for the complex geometry </w:t>
      </w:r>
      <w:r w:rsidR="00431672">
        <w:fldChar w:fldCharType="begin"/>
      </w:r>
      <w:r w:rsidR="00D2391C">
        <w:instrText xml:space="preserve"> ADDIN EN.CITE &lt;EndNote&gt;&lt;Cite&gt;&lt;Author&gt;Frydman&lt;/Author&gt;&lt;Year&gt;1998&lt;/Year&gt;&lt;RecNum&gt;51&lt;/RecNum&gt;&lt;DisplayText&gt;(10)&lt;/DisplayText&gt;&lt;record&gt;&lt;rec-number&gt;51&lt;/rec-number&gt;&lt;foreign-keys&gt;&lt;key app="EN" db-id="rfe9pxt2mfz903eesdsvwapezefr2es200vp" timestamp="1618870318"&gt;51&lt;/key&gt;&lt;/foreign-keys&gt;&lt;ref-type name="Journal Article"&gt;17&lt;/ref-type&gt;&lt;contributors&gt;&lt;authors&gt;&lt;author&gt;Frydman, A.&lt;/author&gt;&lt;author&gt;Vasseur, J.&lt;/author&gt;&lt;author&gt;Moureh, J.&lt;/author&gt;&lt;author&gt;Sionneau, M.&lt;/author&gt;&lt;author&gt;Tharrault, P.&lt;/author&gt;&lt;/authors&gt;&lt;/contributors&gt;&lt;titles&gt;&lt;title&gt;COMPARISON OF SUPERHEATED STEAM AND AIR OPERATED SPRAY DRYERS USING COMPUTATIONAL FLUID DYNAMICS&lt;/title&gt;&lt;secondary-title&gt;Drying Technology&lt;/secondary-title&gt;&lt;/titles&gt;&lt;periodical&gt;&lt;full-title&gt;Drying Technology&lt;/full-title&gt;&lt;/periodical&gt;&lt;pages&gt;1305-1338&lt;/pages&gt;&lt;volume&gt;16&lt;/volume&gt;&lt;number&gt;7&lt;/number&gt;&lt;dates&gt;&lt;year&gt;1998&lt;/year&gt;&lt;pub-dates&gt;&lt;date&gt;1998/01/01&lt;/date&gt;&lt;/pub-dates&gt;&lt;/dates&gt;&lt;publisher&gt;Taylor &amp;amp; Francis&lt;/publisher&gt;&lt;isbn&gt;0737-3937&lt;/isbn&gt;&lt;urls&gt;&lt;related-urls&gt;&lt;url&gt;https://doi.org/10.1080/07373939808917464&lt;/url&gt;&lt;/related-urls&gt;&lt;/urls&gt;&lt;electronic-resource-num&gt;10.1080/07373939808917464&lt;/electronic-resource-num&gt;&lt;/record&gt;&lt;/Cite&gt;&lt;/EndNote&gt;</w:instrText>
      </w:r>
      <w:r w:rsidR="00431672">
        <w:fldChar w:fldCharType="separate"/>
      </w:r>
      <w:r w:rsidR="00D2391C">
        <w:rPr>
          <w:noProof/>
        </w:rPr>
        <w:t>(10)</w:t>
      </w:r>
      <w:r w:rsidR="00431672">
        <w:fldChar w:fldCharType="end"/>
      </w:r>
      <w:r w:rsidR="00431672">
        <w:t xml:space="preserve">. </w:t>
      </w:r>
      <w:r w:rsidR="00D01E55">
        <w:t>It has been proved that CFD could accurately predict flow patterns, temperature, and humidity in dryer.</w:t>
      </w:r>
    </w:p>
    <w:p w14:paraId="2C1F9937" w14:textId="77777777" w:rsidR="00D01E55" w:rsidRDefault="00D01E55" w:rsidP="00BA7736">
      <w:pPr>
        <w:ind w:firstLine="567"/>
        <w:jc w:val="both"/>
      </w:pPr>
    </w:p>
    <w:p w14:paraId="57BEEEF2" w14:textId="1C5A1680" w:rsidR="00D01E55" w:rsidRDefault="00D01E55" w:rsidP="00BA7736">
      <w:pPr>
        <w:ind w:firstLine="567"/>
        <w:jc w:val="both"/>
      </w:pPr>
      <w:r>
        <w:t xml:space="preserve">Combining the numerical and experimental approaches is necessary for designing of novel drying process </w:t>
      </w:r>
      <w:r>
        <w:fldChar w:fldCharType="begin"/>
      </w:r>
      <w:r w:rsidR="00D2391C">
        <w:instrText xml:space="preserve"> ADDIN EN.CITE &lt;EndNote&gt;&lt;Cite&gt;&lt;Author&gt;Ducept&lt;/Author&gt;&lt;Year&gt;2002&lt;/Year&gt;&lt;RecNum&gt;53&lt;/RecNum&gt;&lt;DisplayText&gt;(11)&lt;/DisplayText&gt;&lt;record&gt;&lt;rec-number&gt;53&lt;/rec-number&gt;&lt;foreign-keys&gt;&lt;key app="EN" db-id="rfe9pxt2mfz903eesdsvwapezefr2es200vp" timestamp="1618870953"&gt;53&lt;/key&gt;&lt;/foreign-keys&gt;&lt;ref-type name="Journal Article"&gt;17&lt;/ref-type&gt;&lt;contributors&gt;&lt;authors&gt;&lt;author&gt;Ducept, F.&lt;/author&gt;&lt;author&gt;Sionneau, M.&lt;/author&gt;&lt;author&gt;Vasseur, J.&lt;/author&gt;&lt;/authors&gt;&lt;/contributors&gt;&lt;titles&gt;&lt;title&gt;Superheated steam dryer: simulations and experiments on product drying&lt;/title&gt;&lt;secondary-title&gt;Chemical Engineering Journal&lt;/secondary-title&gt;&lt;/titles&gt;&lt;periodical&gt;&lt;full-title&gt;Chemical Engineering Journal&lt;/full-title&gt;&lt;/periodical&gt;&lt;pages&gt;75-83&lt;/pages&gt;&lt;volume&gt;86&lt;/volume&gt;&lt;number&gt;1&lt;/number&gt;&lt;keywords&gt;&lt;keyword&gt;CFD&lt;/keyword&gt;&lt;keyword&gt;Residence time distribution&lt;/keyword&gt;&lt;keyword&gt;Spray dryer&lt;/keyword&gt;&lt;/keywords&gt;&lt;dates&gt;&lt;year&gt;2002&lt;/year&gt;&lt;pub-dates&gt;&lt;date&gt;2002/02/28/&lt;/date&gt;&lt;/pub-dates&gt;&lt;/dates&gt;&lt;isbn&gt;1385-8947&lt;/isbn&gt;&lt;urls&gt;&lt;related-urls&gt;&lt;url&gt;https://www.sciencedirect.com/science/article/pii/S1385894701002753&lt;/url&gt;&lt;/related-urls&gt;&lt;/urls&gt;&lt;electronic-resource-num&gt;https://doi.org/10.1016/S1385-8947(01)00275-3&lt;/electronic-resource-num&gt;&lt;/record&gt;&lt;/Cite&gt;&lt;/EndNote&gt;</w:instrText>
      </w:r>
      <w:r>
        <w:fldChar w:fldCharType="separate"/>
      </w:r>
      <w:r w:rsidR="00D2391C">
        <w:rPr>
          <w:noProof/>
        </w:rPr>
        <w:t>(11)</w:t>
      </w:r>
      <w:r>
        <w:fldChar w:fldCharType="end"/>
      </w:r>
    </w:p>
    <w:p w14:paraId="0FCAD2A5" w14:textId="77777777" w:rsidR="00D01E55" w:rsidRDefault="00D01E55" w:rsidP="00BA7736">
      <w:pPr>
        <w:ind w:firstLine="567"/>
        <w:jc w:val="both"/>
      </w:pPr>
    </w:p>
    <w:p w14:paraId="0A276AEC" w14:textId="77777777" w:rsidR="00D2391C" w:rsidRPr="00D2391C" w:rsidRDefault="007548CE" w:rsidP="00D2391C">
      <w:pPr>
        <w:pStyle w:val="EndNoteBibliography"/>
        <w:spacing w:after="0"/>
      </w:pPr>
      <w:r>
        <w:fldChar w:fldCharType="begin"/>
      </w:r>
      <w:r>
        <w:instrText xml:space="preserve"> ADDIN EN.REFLIST </w:instrText>
      </w:r>
      <w:r>
        <w:fldChar w:fldCharType="separate"/>
      </w:r>
      <w:r w:rsidR="00D2391C" w:rsidRPr="00D2391C">
        <w:t>1.</w:t>
      </w:r>
      <w:r w:rsidR="00D2391C" w:rsidRPr="00D2391C">
        <w:tab/>
        <w:t>Feng  ZC, He B, Lombardo SJ. Stress Distribution in Porous Ceramic Bodies During Binder Burnout. Journal of Applied Mechanics. 2002;69(4):497-501.</w:t>
      </w:r>
    </w:p>
    <w:p w14:paraId="45149DFF" w14:textId="77777777" w:rsidR="00D2391C" w:rsidRPr="00D2391C" w:rsidRDefault="00D2391C" w:rsidP="00D2391C">
      <w:pPr>
        <w:pStyle w:val="EndNoteBibliography"/>
        <w:spacing w:after="0"/>
      </w:pPr>
      <w:r w:rsidRPr="00D2391C">
        <w:t>2.</w:t>
      </w:r>
      <w:r w:rsidRPr="00D2391C">
        <w:tab/>
        <w:t>Incledon ML. Modeling binder removal in ceramic compacts. 2013.</w:t>
      </w:r>
    </w:p>
    <w:p w14:paraId="20FB0AAC" w14:textId="77777777" w:rsidR="00D2391C" w:rsidRPr="00D2391C" w:rsidRDefault="00D2391C" w:rsidP="00D2391C">
      <w:pPr>
        <w:pStyle w:val="EndNoteBibliography"/>
        <w:spacing w:after="0"/>
      </w:pPr>
      <w:r w:rsidRPr="00D2391C">
        <w:t>3.</w:t>
      </w:r>
      <w:r w:rsidRPr="00D2391C">
        <w:tab/>
        <w:t>Verweij H, Bruggink WHM. Reaction-Controlled Binder Burnout of Ceramic Multilayer Capacitors. Journal of the American Ceramic Society. 1990;73(2):226-31.</w:t>
      </w:r>
    </w:p>
    <w:p w14:paraId="14ED50FD" w14:textId="77777777" w:rsidR="00D2391C" w:rsidRPr="00D2391C" w:rsidRDefault="00D2391C" w:rsidP="00D2391C">
      <w:pPr>
        <w:pStyle w:val="EndNoteBibliography"/>
        <w:spacing w:after="0"/>
      </w:pPr>
      <w:r w:rsidRPr="00D2391C">
        <w:t>4.</w:t>
      </w:r>
      <w:r w:rsidRPr="00D2391C">
        <w:tab/>
        <w:t>Liau LC-K, Chiu C-C. Optimal Heating Strategies of Polymer Binder Burnout Process Using Dynamic Optimization Scheme. Industrial &amp; Engineering Chemistry Research. 2005;44(13):4586-93.</w:t>
      </w:r>
    </w:p>
    <w:p w14:paraId="5C6E1355" w14:textId="77777777" w:rsidR="00D2391C" w:rsidRPr="00D2391C" w:rsidRDefault="00D2391C" w:rsidP="00D2391C">
      <w:pPr>
        <w:pStyle w:val="EndNoteBibliography"/>
        <w:spacing w:after="0"/>
      </w:pPr>
      <w:r w:rsidRPr="00D2391C">
        <w:t>5.</w:t>
      </w:r>
      <w:r w:rsidRPr="00D2391C">
        <w:tab/>
        <w:t>Kim Y-K, Jung Y-G, Sung T, Kim D-H, Paik U. Influence of Burnout Process on Pore Structure and Burnout Microstructure in BaTiO3-Based Y5V Materials. Journal of Materials Processing Technology. 2004;152:276-83.</w:t>
      </w:r>
    </w:p>
    <w:p w14:paraId="45FD4D0E" w14:textId="77777777" w:rsidR="00D2391C" w:rsidRPr="00D2391C" w:rsidRDefault="00D2391C" w:rsidP="00D2391C">
      <w:pPr>
        <w:pStyle w:val="EndNoteBibliography"/>
        <w:spacing w:after="0"/>
      </w:pPr>
      <w:r w:rsidRPr="00D2391C">
        <w:t>6.</w:t>
      </w:r>
      <w:r w:rsidRPr="00D2391C">
        <w:tab/>
        <w:t>Feng K, Lombardo SJ. Modeling of the Pressure Distribution in Three-Dimensional Porous Green Bodies during Binder Removal. Journal of the American Ceramic Society. 2003;86(2):234-40.</w:t>
      </w:r>
    </w:p>
    <w:p w14:paraId="506B2389" w14:textId="77777777" w:rsidR="00D2391C" w:rsidRPr="00D2391C" w:rsidRDefault="00D2391C" w:rsidP="00D2391C">
      <w:pPr>
        <w:pStyle w:val="EndNoteBibliography"/>
        <w:spacing w:after="0"/>
      </w:pPr>
      <w:r w:rsidRPr="00D2391C">
        <w:t>7.</w:t>
      </w:r>
      <w:r w:rsidRPr="00D2391C">
        <w:tab/>
        <w:t>Watari K, Nagaoka T, Sato K, Hotta Y. A strategy to reduce energy usage in ceramic fabrication. Synthesiology English edition. 2009;2(2):132-41.</w:t>
      </w:r>
    </w:p>
    <w:p w14:paraId="439D35FC" w14:textId="77777777" w:rsidR="00D2391C" w:rsidRPr="00D2391C" w:rsidRDefault="00D2391C" w:rsidP="00D2391C">
      <w:pPr>
        <w:pStyle w:val="EndNoteBibliography"/>
        <w:spacing w:after="0"/>
      </w:pPr>
      <w:r w:rsidRPr="00D2391C">
        <w:t>8.</w:t>
      </w:r>
      <w:r w:rsidRPr="00D2391C">
        <w:tab/>
        <w:t>van Deventer HC, Heijmans RMH. DRYING WITH SUPERHEATED STEAM. Drying Technology. 2001;19(8):2033-45.</w:t>
      </w:r>
    </w:p>
    <w:p w14:paraId="6CB272D9" w14:textId="77777777" w:rsidR="00D2391C" w:rsidRPr="00D2391C" w:rsidRDefault="00D2391C" w:rsidP="00D2391C">
      <w:pPr>
        <w:pStyle w:val="EndNoteBibliography"/>
        <w:spacing w:after="0"/>
      </w:pPr>
      <w:r w:rsidRPr="00D2391C">
        <w:t>9.</w:t>
      </w:r>
      <w:r w:rsidRPr="00D2391C">
        <w:tab/>
        <w:t>Poursaeidi E, Arablu M. Using CFD to Study Combustion and Steam Flow Distribution Effects on Reheater Tubes Operation. Journal of Fluids Engineering. 2011;133(5):051303.</w:t>
      </w:r>
    </w:p>
    <w:p w14:paraId="0A6C7947" w14:textId="77777777" w:rsidR="00D2391C" w:rsidRPr="00D2391C" w:rsidRDefault="00D2391C" w:rsidP="00D2391C">
      <w:pPr>
        <w:pStyle w:val="EndNoteBibliography"/>
        <w:spacing w:after="0"/>
      </w:pPr>
      <w:r w:rsidRPr="00D2391C">
        <w:t>10.</w:t>
      </w:r>
      <w:r w:rsidRPr="00D2391C">
        <w:tab/>
        <w:t>Frydman A, Vasseur J, Moureh J, Sionneau M, Tharrault P. COMPARISON OF SUPERHEATED STEAM AND AIR OPERATED SPRAY DRYERS USING COMPUTATIONAL FLUID DYNAMICS. Drying Technology. 1998;16(7):1305-38.</w:t>
      </w:r>
    </w:p>
    <w:p w14:paraId="780F614D" w14:textId="77777777" w:rsidR="00D2391C" w:rsidRPr="00D2391C" w:rsidRDefault="00D2391C" w:rsidP="00D2391C">
      <w:pPr>
        <w:pStyle w:val="EndNoteBibliography"/>
      </w:pPr>
      <w:r w:rsidRPr="00D2391C">
        <w:t>11.</w:t>
      </w:r>
      <w:r w:rsidRPr="00D2391C">
        <w:tab/>
        <w:t>Ducept F, Sionneau M, Vasseur J. Superheated steam dryer: simulations and experiments on product drying. Chemical Engineering Journal. 2002;86(1):75-83.</w:t>
      </w:r>
    </w:p>
    <w:p w14:paraId="065A7478" w14:textId="7E7560CC" w:rsidR="00BA7736" w:rsidRDefault="007548CE" w:rsidP="00945709">
      <w:pPr>
        <w:ind w:left="567" w:hanging="567"/>
      </w:pPr>
      <w:r>
        <w:fldChar w:fldCharType="end"/>
      </w:r>
    </w:p>
    <w:sectPr w:rsidR="00BA77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e9pxt2mfz903eesdsvwapezefr2es200vp&quot;&gt;Endnote Library 1&lt;record-ids&gt;&lt;item&gt;51&lt;/item&gt;&lt;item&gt;52&lt;/item&gt;&lt;item&gt;53&lt;/item&gt;&lt;item&gt;54&lt;/item&gt;&lt;item&gt;55&lt;/item&gt;&lt;/record-ids&gt;&lt;/item&gt;&lt;/Libraries&gt;"/>
  </w:docVars>
  <w:rsids>
    <w:rsidRoot w:val="00BA7736"/>
    <w:rsid w:val="0003625F"/>
    <w:rsid w:val="000D571F"/>
    <w:rsid w:val="000D5E79"/>
    <w:rsid w:val="00117EBB"/>
    <w:rsid w:val="00283489"/>
    <w:rsid w:val="002B207F"/>
    <w:rsid w:val="002F6DB0"/>
    <w:rsid w:val="003579E3"/>
    <w:rsid w:val="00431672"/>
    <w:rsid w:val="0043654F"/>
    <w:rsid w:val="00484CC2"/>
    <w:rsid w:val="005D3D2D"/>
    <w:rsid w:val="005F0C1A"/>
    <w:rsid w:val="006001D1"/>
    <w:rsid w:val="00625A94"/>
    <w:rsid w:val="00715561"/>
    <w:rsid w:val="007548CE"/>
    <w:rsid w:val="007A7E2B"/>
    <w:rsid w:val="007F0795"/>
    <w:rsid w:val="00897E3B"/>
    <w:rsid w:val="008F5BC9"/>
    <w:rsid w:val="00945709"/>
    <w:rsid w:val="009731E2"/>
    <w:rsid w:val="009828AA"/>
    <w:rsid w:val="00B10C5C"/>
    <w:rsid w:val="00BA4E36"/>
    <w:rsid w:val="00BA7736"/>
    <w:rsid w:val="00BC6E6A"/>
    <w:rsid w:val="00C26191"/>
    <w:rsid w:val="00C2732C"/>
    <w:rsid w:val="00CB114E"/>
    <w:rsid w:val="00D01E55"/>
    <w:rsid w:val="00D2391C"/>
    <w:rsid w:val="00D71B68"/>
    <w:rsid w:val="00DB2BEA"/>
    <w:rsid w:val="00DD6EF7"/>
    <w:rsid w:val="00E958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E1AD0"/>
  <w15:chartTrackingRefBased/>
  <w15:docId w15:val="{84962E5C-89F2-4E71-95A9-B39ED72DC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548C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548CE"/>
    <w:rPr>
      <w:rFonts w:ascii="Calibri" w:hAnsi="Calibri" w:cs="Calibri"/>
      <w:noProof/>
    </w:rPr>
  </w:style>
  <w:style w:type="paragraph" w:customStyle="1" w:styleId="EndNoteBibliography">
    <w:name w:val="EndNote Bibliography"/>
    <w:basedOn w:val="Normal"/>
    <w:link w:val="EndNoteBibliographyChar"/>
    <w:rsid w:val="007548C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548C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49</TotalTime>
  <Pages>2</Pages>
  <Words>2563</Words>
  <Characters>1461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ndreas Timotius</dc:creator>
  <cp:keywords/>
  <dc:description/>
  <cp:lastModifiedBy>Peter Andreas Timotius</cp:lastModifiedBy>
  <cp:revision>10</cp:revision>
  <dcterms:created xsi:type="dcterms:W3CDTF">2021-04-19T08:10:00Z</dcterms:created>
  <dcterms:modified xsi:type="dcterms:W3CDTF">2021-04-19T22:44:00Z</dcterms:modified>
</cp:coreProperties>
</file>